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398098" w14:textId="2B79107F" w:rsidR="002726AC" w:rsidRDefault="00C2509A" w:rsidP="002726AC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Pe</w:t>
      </w:r>
      <w:r w:rsidR="006910F8">
        <w:rPr>
          <w:rFonts w:ascii="Times New Roman" w:hAnsi="Times New Roman" w:cs="Times New Roman"/>
          <w:b/>
          <w:bCs/>
        </w:rPr>
        <w:t>r</w:t>
      </w:r>
      <w:r>
        <w:rPr>
          <w:rFonts w:ascii="Times New Roman" w:hAnsi="Times New Roman" w:cs="Times New Roman"/>
          <w:b/>
          <w:bCs/>
        </w:rPr>
        <w:t>ceived Dependent</w:t>
      </w:r>
      <w:r w:rsidR="002726AC">
        <w:rPr>
          <w:rFonts w:ascii="Times New Roman" w:hAnsi="Times New Roman" w:cs="Times New Roman"/>
          <w:b/>
          <w:bCs/>
        </w:rPr>
        <w:t xml:space="preserve"> </w:t>
      </w:r>
      <w:r w:rsidR="00424CA5">
        <w:rPr>
          <w:rFonts w:ascii="Times New Roman" w:hAnsi="Times New Roman" w:cs="Times New Roman"/>
          <w:b/>
          <w:bCs/>
        </w:rPr>
        <w:t>Scale</w:t>
      </w:r>
    </w:p>
    <w:p w14:paraId="62070D46" w14:textId="7A00C56B" w:rsidR="002726AC" w:rsidRDefault="002726AC" w:rsidP="002726AC">
      <w:pPr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van Anders Lab — 07.10.25</w:t>
      </w:r>
    </w:p>
    <w:p w14:paraId="43953043" w14:textId="77777777" w:rsidR="002726AC" w:rsidRDefault="002726AC" w:rsidP="002726AC">
      <w:pPr>
        <w:jc w:val="center"/>
        <w:rPr>
          <w:rFonts w:ascii="Times New Roman" w:hAnsi="Times New Roman" w:cs="Times New Roman"/>
          <w:i/>
          <w:iCs/>
        </w:rPr>
      </w:pPr>
    </w:p>
    <w:p w14:paraId="4D696184" w14:textId="77777777" w:rsidR="002726AC" w:rsidRDefault="002726AC" w:rsidP="002726A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rPr>
          <w:rFonts w:ascii="Times New Roman" w:hAnsi="Times New Roman" w:cs="Times New Roman"/>
        </w:rPr>
        <w:t xml:space="preserve">Harris, E. A., Gormezano, A. M., &amp; van Anders, S. M. (2022). Gender inequities in household labor predict lower sexual desire in women partnered with men. </w:t>
      </w:r>
      <w:r>
        <w:rPr>
          <w:rFonts w:ascii="Times New Roman" w:hAnsi="Times New Roman" w:cs="Times New Roman"/>
          <w:i/>
          <w:iCs/>
        </w:rPr>
        <w:t>Archives of Sexual Behavior</w:t>
      </w:r>
      <w:r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  <w:i/>
          <w:iCs/>
        </w:rPr>
        <w:t>51</w:t>
      </w:r>
      <w:r>
        <w:rPr>
          <w:rFonts w:ascii="Times New Roman" w:hAnsi="Times New Roman" w:cs="Times New Roman"/>
        </w:rPr>
        <w:t>, 3847–3870. https://doi.org/10.1007/s10508-022-02397-2</w:t>
      </w:r>
    </w:p>
    <w:p w14:paraId="2E061E86" w14:textId="221B32F9" w:rsidR="002726AC" w:rsidRDefault="002726AC" w:rsidP="002726A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6E603E4" w14:textId="77777777" w:rsidR="0054016E" w:rsidRDefault="0054016E" w:rsidP="0054016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rticipants rate their level of agreement with the following statements on a 7-point Likert scale (1 = </w:t>
      </w:r>
      <w:r>
        <w:rPr>
          <w:rFonts w:ascii="Times New Roman" w:hAnsi="Times New Roman" w:cs="Times New Roman"/>
          <w:i/>
          <w:iCs/>
        </w:rPr>
        <w:t>strongly disagree</w:t>
      </w:r>
      <w:r>
        <w:rPr>
          <w:rFonts w:ascii="Times New Roman" w:hAnsi="Times New Roman" w:cs="Times New Roman"/>
        </w:rPr>
        <w:t xml:space="preserve">, 7 = </w:t>
      </w:r>
      <w:r>
        <w:rPr>
          <w:rFonts w:ascii="Times New Roman" w:hAnsi="Times New Roman" w:cs="Times New Roman"/>
          <w:i/>
          <w:iCs/>
        </w:rPr>
        <w:t>strongly agree</w:t>
      </w:r>
      <w:r>
        <w:rPr>
          <w:rFonts w:ascii="Times New Roman" w:hAnsi="Times New Roman" w:cs="Times New Roman"/>
        </w:rPr>
        <w:t>)</w:t>
      </w:r>
    </w:p>
    <w:p w14:paraId="087F4E28" w14:textId="77777777" w:rsidR="0054016E" w:rsidRDefault="0054016E" w:rsidP="002726AC">
      <w:pPr>
        <w:rPr>
          <w:rFonts w:ascii="Times New Roman" w:hAnsi="Times New Roman" w:cs="Times New Roman"/>
          <w:b/>
          <w:bCs/>
        </w:rPr>
      </w:pPr>
    </w:p>
    <w:p w14:paraId="52125854" w14:textId="77777777" w:rsidR="00F03504" w:rsidRDefault="00F03504" w:rsidP="00F03504">
      <w:pPr>
        <w:pStyle w:val="ListParagrap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ceptions of a partner as a dependent</w:t>
      </w:r>
    </w:p>
    <w:p w14:paraId="24D35E64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y partner relies on me to complete routine tasks for them (e.g., laundry).</w:t>
      </w:r>
    </w:p>
    <w:p w14:paraId="5BD8EDEE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Sometimes I feel as though my partner is like an extra child I need to look after.</w:t>
      </w:r>
    </w:p>
    <w:p w14:paraId="2C2CA7DE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I never feel burdened by my partner.</w:t>
      </w:r>
    </w:p>
    <w:p w14:paraId="4830B269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I often feel like I nag my partner to help out more.</w:t>
      </w:r>
    </w:p>
    <w:p w14:paraId="0F3939EB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y partner often forgets to do thing I’ve asked them to do.</w:t>
      </w:r>
    </w:p>
    <w:p w14:paraId="216FA2B2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I often have to finish or redo household tasks that my partner does.</w:t>
      </w:r>
    </w:p>
    <w:p w14:paraId="52C15497" w14:textId="77777777" w:rsidR="00F03504" w:rsidRDefault="00F03504" w:rsidP="00F03504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I feel my partner is reasonable and thoughtful when it comes to household labour.</w:t>
      </w:r>
    </w:p>
    <w:p w14:paraId="5D8C993E" w14:textId="77777777" w:rsidR="00BF6D62" w:rsidRDefault="00BF6D62" w:rsidP="00F03504"/>
    <w:sectPr w:rsidR="00BF6D6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54827"/>
    <w:multiLevelType w:val="hybridMultilevel"/>
    <w:tmpl w:val="0FFA5F0E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B225C1"/>
    <w:multiLevelType w:val="hybridMultilevel"/>
    <w:tmpl w:val="ACB072DE"/>
    <w:lvl w:ilvl="0" w:tplc="0409000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A60D03"/>
    <w:multiLevelType w:val="hybridMultilevel"/>
    <w:tmpl w:val="C2248D3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E9B0BA8"/>
    <w:multiLevelType w:val="hybridMultilevel"/>
    <w:tmpl w:val="E17E35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5AF40E5"/>
    <w:multiLevelType w:val="hybridMultilevel"/>
    <w:tmpl w:val="BA84F2E2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44B7E70"/>
    <w:multiLevelType w:val="hybridMultilevel"/>
    <w:tmpl w:val="8CAC0AE0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AF63610"/>
    <w:multiLevelType w:val="hybridMultilevel"/>
    <w:tmpl w:val="64B4D1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</w:num>
  <w:num w:numId="6">
    <w:abstractNumId w:val="3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26AC"/>
    <w:rsid w:val="002726AC"/>
    <w:rsid w:val="00424CA5"/>
    <w:rsid w:val="0054016E"/>
    <w:rsid w:val="006910F8"/>
    <w:rsid w:val="00970404"/>
    <w:rsid w:val="00BF6D62"/>
    <w:rsid w:val="00C2509A"/>
    <w:rsid w:val="00F035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F02741"/>
  <w15:chartTrackingRefBased/>
  <w15:docId w15:val="{56AF323A-F703-4C3C-B1F6-E7F23CB2F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26AC"/>
    <w:pPr>
      <w:spacing w:after="0" w:line="240" w:lineRule="auto"/>
    </w:pPr>
    <w:rPr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26AC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rsid w:val="002726A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26AC"/>
    <w:rPr>
      <w:kern w:val="2"/>
      <w:sz w:val="20"/>
      <w:szCs w:val="20"/>
      <w14:ligatures w14:val="standardContextual"/>
    </w:rPr>
  </w:style>
  <w:style w:type="paragraph" w:styleId="Bibliography">
    <w:name w:val="Bibliography"/>
    <w:basedOn w:val="Normal"/>
    <w:next w:val="Normal"/>
    <w:uiPriority w:val="37"/>
    <w:semiHidden/>
    <w:unhideWhenUsed/>
    <w:rsid w:val="002726AC"/>
  </w:style>
  <w:style w:type="character" w:styleId="CommentReference">
    <w:name w:val="annotation reference"/>
    <w:basedOn w:val="DefaultParagraphFont"/>
    <w:uiPriority w:val="99"/>
    <w:semiHidden/>
    <w:unhideWhenUsed/>
    <w:rsid w:val="002726A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036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57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9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112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52</Words>
  <Characters>868</Characters>
  <Application>Microsoft Office Word</Application>
  <DocSecurity>0</DocSecurity>
  <Lines>7</Lines>
  <Paragraphs>2</Paragraphs>
  <ScaleCrop>false</ScaleCrop>
  <Company/>
  <LinksUpToDate>false</LinksUpToDate>
  <CharactersWithSpaces>1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 Anders</dc:creator>
  <cp:keywords/>
  <dc:description/>
  <cp:lastModifiedBy>van Anders</cp:lastModifiedBy>
  <cp:revision>7</cp:revision>
  <dcterms:created xsi:type="dcterms:W3CDTF">2025-07-10T18:21:00Z</dcterms:created>
  <dcterms:modified xsi:type="dcterms:W3CDTF">2025-07-10T18:24:00Z</dcterms:modified>
</cp:coreProperties>
</file>